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w:t>
      </w:r>
      <w:proofErr w:type="gramStart"/>
      <w:r w:rsidR="00985CA8">
        <w:rPr>
          <w:lang w:val="en-US"/>
        </w:rPr>
        <w:t>definition</w:t>
      </w:r>
      <w:bookmarkEnd w:id="15"/>
      <w:proofErr w:type="gramEnd"/>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bookmarkStart w:id="17" w:name="_Custom_MARL_with"/>
      <w:bookmarkEnd w:id="17"/>
      <w:r>
        <w:rPr>
          <w:lang w:val="en-US"/>
        </w:rPr>
        <w:t>Custom MARL with DDPG</w:t>
      </w:r>
      <w:bookmarkEnd w:id="16"/>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8" w:name="_Toc154616271"/>
      <w:r w:rsidRPr="000751E8">
        <w:rPr>
          <w:lang w:val="en-US"/>
        </w:rPr>
        <w:lastRenderedPageBreak/>
        <w:t>System structure</w:t>
      </w:r>
      <w:bookmarkEnd w:id="18"/>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u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9" w:name="_Toc154616272"/>
      <w:r w:rsidRPr="000751E8">
        <w:rPr>
          <w:lang w:val="en-US"/>
        </w:rPr>
        <w:t>States</w:t>
      </w:r>
      <w:bookmarkEnd w:id="19"/>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r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20" w:name="_Toc154616273"/>
      <w:r>
        <w:rPr>
          <w:lang w:val="en-US"/>
        </w:rPr>
        <w:lastRenderedPageBreak/>
        <w:t>Termination state design</w:t>
      </w:r>
      <w:bookmarkEnd w:id="20"/>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6B27B305"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w:t>
      </w:r>
      <w:r w:rsidR="00753F2B">
        <w:t xml:space="preserve">gered by the veracity of (4), (5) or (6). </w:t>
      </w:r>
    </w:p>
    <w:p w14:paraId="45FCA976" w14:textId="10D2E200" w:rsidR="00E60B03" w:rsidRPr="00E60B03" w:rsidRDefault="00E60B03" w:rsidP="00E60B03">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1" w:name="_Hlk154658643"/>
                <m:r>
                  <w:rPr>
                    <w:rFonts w:ascii="Cambria Math" w:hAnsi="Cambria Math"/>
                  </w:rPr>
                  <m:t>v</m:t>
                </m:r>
                <w:bookmarkEnd w:id="21"/>
              </m:e>
              <m:sub>
                <m:r>
                  <w:rPr>
                    <w:rFonts w:ascii="Cambria Math" w:hAnsi="Cambria Math" w:cs="Calibri"/>
                    <w:lang w:val="en-US"/>
                  </w:rPr>
                  <m:t>∆t</m:t>
                </m:r>
              </m:sub>
              <m:sup>
                <m:r>
                  <w:rPr>
                    <w:rFonts w:ascii="Cambria Math" w:hAnsi="Cambria Math"/>
                  </w:rPr>
                  <m:t>i</m:t>
                </m:r>
              </m:sup>
            </m:sSubSup>
          </m:e>
        </m:nary>
        <m:r>
          <w:rPr>
            <w:rFonts w:ascii="Cambria Math" w:hAnsi="Cambria Math"/>
          </w:rPr>
          <m:t>≅</m:t>
        </m:r>
        <m:r>
          <w:rPr>
            <w:rFonts w:ascii="Cambria Math" w:hAnsi="Cambria Math"/>
          </w:rPr>
          <m:t>0</m:t>
        </m:r>
      </m:oMath>
      <w:r>
        <w:tab/>
      </w:r>
      <w:r w:rsidR="00753F2B">
        <w:tab/>
      </w:r>
      <w:r w:rsidR="00970D16">
        <w:tab/>
      </w:r>
      <w:r w:rsidR="00970D16">
        <w:tab/>
      </w:r>
      <w:r w:rsidR="00D83C18">
        <w:tab/>
      </w:r>
      <w:r>
        <w:t>(4)</w:t>
      </w:r>
    </w:p>
    <w:p w14:paraId="2084435C" w14:textId="54030628" w:rsidR="00E60B03" w:rsidRDefault="00E60B03" w:rsidP="00E60B03">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m:t>
        </m:r>
        <m:r>
          <w:rPr>
            <w:rFonts w:ascii="Cambria Math" w:hAnsi="Cambria Math"/>
          </w:rPr>
          <m:t>≅</m:t>
        </m:r>
        <m:r>
          <w:rPr>
            <w:rFonts w:ascii="Cambria Math" w:hAnsi="Cambria Math"/>
          </w:rPr>
          <m:t>0</m:t>
        </m:r>
      </m:oMath>
      <w:r>
        <w:tab/>
      </w:r>
      <w:r w:rsidR="00970D16">
        <w:tab/>
      </w:r>
      <w:r>
        <w:t>(</w:t>
      </w:r>
      <w:r>
        <w:t>5</w:t>
      </w:r>
      <w:r>
        <w:t>)</w:t>
      </w:r>
    </w:p>
    <w:p w14:paraId="1F740DEA" w14:textId="1FC665F2" w:rsidR="00E60B03" w:rsidRDefault="00753F2B" w:rsidP="00E60B03">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m:t>
        </m:r>
        <m:r>
          <w:rPr>
            <w:rFonts w:ascii="Cambria Math" w:hAnsi="Cambria Math"/>
          </w:rPr>
          <m:t>th</m:t>
        </m:r>
      </m:oMath>
      <w:r w:rsidR="00E60B03">
        <w:tab/>
      </w:r>
      <w:r w:rsidR="00E60B03">
        <w:tab/>
      </w:r>
      <w:r w:rsidR="00970D16">
        <w:tab/>
      </w:r>
      <w:r w:rsidR="00970D16">
        <w:tab/>
      </w:r>
      <w:r w:rsidR="00E60B03">
        <w:t>(</w:t>
      </w:r>
      <w:r>
        <w:t>6</w:t>
      </w:r>
      <w:r w:rsidR="00E60B03">
        <w:t>)</w:t>
      </w:r>
    </w:p>
    <w:p w14:paraId="6DA6E154" w14:textId="4FB89865" w:rsidR="00365908" w:rsidRPr="00E60B03" w:rsidRDefault="00365908" w:rsidP="00E60B03">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649D20F" w14:textId="77777777" w:rsidR="00B13D86" w:rsidRDefault="00253584" w:rsidP="00B13D86">
      <w:pPr>
        <w:rPr>
          <w:lang w:val="en-US"/>
        </w:rPr>
      </w:pPr>
      <w:r>
        <w:t>In (4),</w:t>
      </w:r>
      <w:r w:rsidR="00753F2B">
        <w:t xml:space="preserve">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rsidR="00753F2B">
        <w:t xml:space="preserve"> is the summat</w:t>
      </w:r>
      <w:r>
        <w:t>ion</w:t>
      </w:r>
      <w:r w:rsidR="00753F2B">
        <w:t xml:space="preserve">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rsidR="00753F2B">
        <w:t xml:space="preserve"> joint </w:t>
      </w:r>
      <w:r w:rsidR="00753F2B">
        <w:rPr>
          <w:lang w:val="en-US"/>
        </w:rPr>
        <w:t xml:space="preserve">therefore it becomes </w:t>
      </w:r>
      <w:r w:rsidR="00753F2B" w:rsidRPr="00753F2B">
        <w:rPr>
          <w:i/>
          <w:iCs/>
          <w:lang w:val="en-US"/>
        </w:rPr>
        <w:t>True</w:t>
      </w:r>
      <w:r w:rsidR="00753F2B">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w:t>
      </w:r>
      <w:r w:rsidR="00B13D86">
        <w:rPr>
          <w:lang w:val="en-US"/>
        </w:rPr>
        <w:t>evaluates to</w:t>
      </w:r>
      <w:r>
        <w:rPr>
          <w:lang w:val="en-US"/>
        </w:rPr>
        <w:t xml:space="preserve"> </w:t>
      </w:r>
      <w:r>
        <w:rPr>
          <w:i/>
          <w:iCs/>
          <w:lang w:val="en-US"/>
        </w:rPr>
        <w:t>True</w:t>
      </w:r>
      <w:r>
        <w:rPr>
          <w:lang w:val="en-US"/>
        </w:rPr>
        <w:t xml:space="preserve"> when the summation</w:t>
      </w:r>
      <w:r w:rsidR="008800CA">
        <w:rPr>
          <w:lang w:val="en-US"/>
        </w:rPr>
        <w:t xml:space="preserve"> of the difference of reward values in an incremental </w:t>
      </w:r>
      <w:proofErr w:type="gramStart"/>
      <w:r w:rsidR="008800CA">
        <w:rPr>
          <w:lang w:val="en-US"/>
        </w:rPr>
        <w:t>period of time</w:t>
      </w:r>
      <w:proofErr w:type="gramEnd"/>
      <w:r w:rsidR="00B13D8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008800CA">
        <w:rPr>
          <w:lang w:val="en-US"/>
        </w:rPr>
        <w:t xml:space="preserve">, where </w:t>
      </w:r>
      <m:oMath>
        <m:r>
          <w:rPr>
            <w:rFonts w:ascii="Cambria Math" w:hAnsi="Cambria Math" w:cs="Calibri"/>
            <w:lang w:val="en-US"/>
          </w:rPr>
          <m:t>n</m:t>
        </m:r>
      </m:oMath>
      <w:r w:rsidR="008800CA">
        <w:rPr>
          <w:lang w:val="en-US"/>
        </w:rPr>
        <w:t xml:space="preserve"> is a custom variable </w:t>
      </w:r>
      <w:r w:rsidR="00B13D86">
        <w:rPr>
          <w:lang w:val="en-US"/>
        </w:rPr>
        <w:t>for additional reward checks) is 0</w:t>
      </w:r>
      <w:r w:rsidR="008800CA">
        <w:rPr>
          <w:lang w:val="en-US"/>
        </w:rPr>
        <w:t xml:space="preserve">. </w:t>
      </w:r>
    </w:p>
    <w:p w14:paraId="0BF0980F" w14:textId="77777777" w:rsidR="00B13D86" w:rsidRDefault="008800CA" w:rsidP="00B13D86">
      <w:r>
        <w:rPr>
          <w:lang w:val="en-US"/>
        </w:rPr>
        <w:t>In the Python implementation of both equations (4) and (5)</w:t>
      </w:r>
      <w:r w:rsidR="00B13D86">
        <w:rPr>
          <w:lang w:val="en-US"/>
        </w:rPr>
        <w:t>, a margin control variable is utilized.</w:t>
      </w:r>
      <w:r>
        <w:rPr>
          <w:lang w:val="en-US"/>
        </w:rPr>
        <w:t xml:space="preserve"> </w:t>
      </w:r>
      <w:r w:rsidR="00B13D86" w:rsidRPr="00B13D86">
        <w:t>This variable ensures that if the velocity or reward condition is in proximity to 0 but not precisely 0, it is still considered true.</w:t>
      </w:r>
      <w:r w:rsidR="00B13D86">
        <w:t xml:space="preserve"> </w:t>
      </w:r>
    </w:p>
    <w:p w14:paraId="67A9DB9E" w14:textId="68AC4D17" w:rsidR="00365908" w:rsidRDefault="00365908" w:rsidP="00B13D86">
      <w:r>
        <w:t>Moreover</w:t>
      </w:r>
      <w:r w:rsidR="00B13D86">
        <w:t>, inequation (6) detects if the orientation pitch, yaw, or roll (</w:t>
      </w:r>
      <m:oMath>
        <m:r>
          <w:rPr>
            <w:rFonts w:ascii="Cambria Math" w:hAnsi="Cambria Math"/>
          </w:rPr>
          <m:t>θ</m:t>
        </m:r>
        <m:r>
          <w:rPr>
            <w:rFonts w:ascii="Cambria Math" w:hAnsi="Cambria Math"/>
          </w:rPr>
          <m:t>,</m:t>
        </m:r>
        <m:r>
          <w:rPr>
            <w:rFonts w:ascii="Cambria Math" w:hAnsi="Cambria Math"/>
          </w:rPr>
          <m:t>ϕ</m:t>
        </m:r>
        <m:r>
          <w:rPr>
            <w:rFonts w:ascii="Cambria Math" w:hAnsi="Cambria Math"/>
          </w:rPr>
          <m:t>,</m:t>
        </m:r>
        <m:r>
          <w:rPr>
            <w:rFonts w:ascii="Cambria Math" w:hAnsi="Cambria Math"/>
          </w:rPr>
          <m:t>ψ</m:t>
        </m:r>
      </m:oMath>
      <w:r w:rsidR="00B13D86">
        <w:t xml:space="preserve">) of the object is changing too much, leading to undesired object placement, or indicating the object has fallen. In this case </w:t>
      </w:r>
      <m:oMath>
        <m:r>
          <w:rPr>
            <w:rFonts w:ascii="Cambria Math" w:hAnsi="Cambria Math"/>
          </w:rPr>
          <m:t>th</m:t>
        </m:r>
      </m:oMath>
      <w:r w:rsidR="00B13D86">
        <w:t xml:space="preserve"> is being used as a threshold that can be customized by the user.</w:t>
      </w:r>
    </w:p>
    <w:p w14:paraId="0DC4D510" w14:textId="20ED4BC2" w:rsidR="00365908" w:rsidRDefault="00365908" w:rsidP="00985CA8">
      <w:r w:rsidRPr="00365908">
        <w:t>Finally, the variable `done` becomes true when any of the conditions is also true, resulting in the termination of the current episode and the initiation of a new one.</w:t>
      </w:r>
    </w:p>
    <w:p w14:paraId="4B7C47CF" w14:textId="77777777" w:rsidR="00365908" w:rsidRPr="00365908" w:rsidRDefault="00365908" w:rsidP="00985CA8"/>
    <w:p w14:paraId="69A5164F" w14:textId="77777777" w:rsidR="00985CA8" w:rsidRDefault="00985CA8" w:rsidP="00985CA8">
      <w:pPr>
        <w:pStyle w:val="Heading3"/>
        <w:rPr>
          <w:lang w:val="en-US"/>
        </w:rPr>
      </w:pPr>
      <w:bookmarkStart w:id="22" w:name="_Toc154616274"/>
      <w:r>
        <w:rPr>
          <w:lang w:val="en-US"/>
        </w:rPr>
        <w:lastRenderedPageBreak/>
        <w:t xml:space="preserve">Expected cumulative future </w:t>
      </w:r>
      <w:proofErr w:type="gramStart"/>
      <w:r>
        <w:rPr>
          <w:lang w:val="en-US"/>
        </w:rPr>
        <w:t>reward</w:t>
      </w:r>
      <w:bookmarkEnd w:id="22"/>
      <w:proofErr w:type="gramEnd"/>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3" w:name="_Toc154616275"/>
      <w:r w:rsidRPr="005B29CA">
        <w:rPr>
          <w:lang w:val="en-US"/>
        </w:rPr>
        <w:t>Policy</w:t>
      </w:r>
      <w:bookmarkEnd w:id="23"/>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4" w:name="_Toc154616277"/>
      <w:r w:rsidRPr="00985CA8">
        <w:rPr>
          <w:i/>
          <w:iCs/>
          <w:color w:val="FF0000"/>
          <w:lang w:val="en-US"/>
        </w:rPr>
        <w:t>Value function</w:t>
      </w:r>
      <w:bookmarkEnd w:id="24"/>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5" w:name="_Toc154616278"/>
      <w:r w:rsidRPr="00985CA8">
        <w:rPr>
          <w:i/>
          <w:iCs/>
          <w:color w:val="FF0000"/>
          <w:lang w:val="en-US"/>
        </w:rPr>
        <w:t>Reward function</w:t>
      </w:r>
      <w:bookmarkEnd w:id="25"/>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lastRenderedPageBreak/>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w:t>
      </w:r>
      <w:proofErr w:type="gramStart"/>
      <w:r w:rsidRPr="00985CA8">
        <w:rPr>
          <w:i/>
          <w:iCs/>
          <w:color w:val="FF0000"/>
          <w:lang w:val="en-US"/>
        </w:rPr>
        <w:t>captures</w:t>
      </w:r>
      <w:proofErr w:type="gramEnd"/>
      <w:r w:rsidRPr="00985CA8">
        <w:rPr>
          <w:i/>
          <w:iCs/>
          <w:color w:val="FF0000"/>
          <w:lang w:val="en-US"/>
        </w:rPr>
        <w:t xml:space="preserve">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w:t>
      </w:r>
      <w:proofErr w:type="spellStart"/>
      <w:r w:rsidRPr="00985CA8">
        <w:rPr>
          <w:i/>
          <w:iCs/>
          <w:color w:val="FF0000"/>
          <w:lang w:val="en-US"/>
        </w:rPr>
        <w:t>i</w:t>
      </w:r>
      <w:proofErr w:type="spellEnd"/>
      <w:r w:rsidRPr="00985CA8">
        <w:rPr>
          <w:i/>
          <w:iCs/>
          <w:color w:val="FF0000"/>
          <w:lang w:val="en-US"/>
        </w:rPr>
        <w:t>)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proofErr w:type="gramStart"/>
      <w:r w:rsidRPr="00985CA8">
        <w:rPr>
          <w:i/>
          <w:iCs/>
          <w:color w:val="FF0000"/>
        </w:rPr>
        <w:t>′ )</w:t>
      </w:r>
      <w:proofErr w:type="gramEnd"/>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26" w:name="_Toc154616279"/>
      <w:bookmarkStart w:id="27" w:name="_Simulation"/>
      <w:bookmarkEnd w:id="27"/>
      <w:r w:rsidRPr="000751E8">
        <w:rPr>
          <w:lang w:val="en-US"/>
        </w:rPr>
        <w:t>Simulation</w:t>
      </w:r>
      <w:bookmarkEnd w:id="26"/>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r w:rsidRPr="008B0C3A">
        <w:rPr>
          <w:lang w:val="en-US"/>
        </w:rPr>
        <w:t>Simulat</w:t>
      </w:r>
      <w:r w:rsidR="006D5CF4">
        <w:rPr>
          <w:lang w:val="en-US"/>
        </w:rPr>
        <w:t>ed observations</w:t>
      </w:r>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r>
        <w:rPr>
          <w:lang w:val="en-US"/>
        </w:rPr>
        <w:t>States</w:t>
      </w:r>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3FB72035"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77777777"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8" w:name="_Toc154616280"/>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8"/>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9" w:name="_Implementation"/>
      <w:bookmarkStart w:id="30" w:name="_Toc154616281"/>
      <w:bookmarkEnd w:id="29"/>
      <w:r>
        <w:rPr>
          <w:lang w:val="en-US"/>
        </w:rPr>
        <w:t>Implementation</w:t>
      </w:r>
      <w:bookmarkEnd w:id="30"/>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1" w:name="_Toc154616282"/>
      <w:r>
        <w:rPr>
          <w:lang w:val="en-US"/>
        </w:rPr>
        <w:t>Material</w:t>
      </w:r>
      <w:bookmarkEnd w:id="31"/>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2" w:name="_Toc154616283"/>
      <w:r>
        <w:rPr>
          <w:lang w:val="en-US"/>
        </w:rPr>
        <w:t>Frameworks</w:t>
      </w:r>
      <w:bookmarkEnd w:id="32"/>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3" w:name="_Toc154616284"/>
      <w:r>
        <w:rPr>
          <w:lang w:val="en-US"/>
        </w:rPr>
        <w:t>Communication</w:t>
      </w:r>
      <w:bookmarkEnd w:id="33"/>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34" w:name="_Toc154616285"/>
      <w:r>
        <w:rPr>
          <w:lang w:val="en-US"/>
        </w:rPr>
        <w:t>Serial</w:t>
      </w:r>
      <w:bookmarkEnd w:id="34"/>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r>
        <w:rPr>
          <w:lang w:val="en-US"/>
        </w:rPr>
        <w:t xml:space="preserve">I2C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r>
        <w:rPr>
          <w:lang w:val="en-US"/>
        </w:rPr>
        <w:t>Real-world observations</w:t>
      </w:r>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r>
        <w:rPr>
          <w:lang w:val="en-US"/>
        </w:rPr>
        <w:lastRenderedPageBreak/>
        <w:t>States</w:t>
      </w:r>
    </w:p>
    <w:p w14:paraId="42FDE4AF" w14:textId="3A5A60D5" w:rsidR="006D5CF4" w:rsidRPr="006D5CF4" w:rsidRDefault="006D5CF4" w:rsidP="006D5CF4">
      <w:pPr>
        <w:pStyle w:val="Heading3"/>
        <w:rPr>
          <w:lang w:val="en-US"/>
        </w:rPr>
      </w:pPr>
      <w:r>
        <w:rPr>
          <w:lang w:val="en-US"/>
        </w:rPr>
        <w:t>Rewards</w:t>
      </w:r>
    </w:p>
    <w:p w14:paraId="4C5B159D" w14:textId="74A0F8B0" w:rsidR="006D5CF4" w:rsidRPr="006D5CF4" w:rsidRDefault="006D5CF4" w:rsidP="006D5CF4">
      <w:pPr>
        <w:pStyle w:val="Heading3"/>
        <w:rPr>
          <w:lang w:val="en-US"/>
        </w:rPr>
      </w:pPr>
      <w:r>
        <w:rPr>
          <w:lang w:val="en-US"/>
        </w:rPr>
        <w:t>Actions</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5" w:name="_Toc154616286"/>
      <w:r>
        <w:rPr>
          <w:lang w:val="en-US"/>
        </w:rPr>
        <w:t>Reality Gap</w:t>
      </w:r>
      <w:bookmarkEnd w:id="35"/>
    </w:p>
    <w:p w14:paraId="2143B3AB" w14:textId="3170F38B" w:rsidR="00BA2466" w:rsidRDefault="00C41995" w:rsidP="00C41995">
      <w:pPr>
        <w:pStyle w:val="Heading1"/>
        <w:rPr>
          <w:lang w:val="en-US"/>
        </w:rPr>
      </w:pPr>
      <w:bookmarkStart w:id="36" w:name="_Toc154616287"/>
      <w:r>
        <w:rPr>
          <w:lang w:val="en-US"/>
        </w:rPr>
        <w:t>Results</w:t>
      </w:r>
      <w:bookmarkEnd w:id="36"/>
    </w:p>
    <w:p w14:paraId="6CD50D1B" w14:textId="47EE7981" w:rsidR="00C41995" w:rsidRDefault="00C41995" w:rsidP="00C41995">
      <w:pPr>
        <w:pStyle w:val="Heading1"/>
        <w:rPr>
          <w:lang w:val="en-US"/>
        </w:rPr>
      </w:pPr>
      <w:bookmarkStart w:id="37" w:name="_Toc154616288"/>
      <w:r>
        <w:rPr>
          <w:lang w:val="en-US"/>
        </w:rPr>
        <w:t>Analysis and discussion</w:t>
      </w:r>
      <w:bookmarkEnd w:id="37"/>
    </w:p>
    <w:p w14:paraId="5E3F1FC2" w14:textId="51892F98" w:rsidR="00C41995" w:rsidRDefault="00C41995" w:rsidP="00C41995">
      <w:pPr>
        <w:pStyle w:val="Heading1"/>
        <w:rPr>
          <w:lang w:val="en-US"/>
        </w:rPr>
      </w:pPr>
      <w:bookmarkStart w:id="38" w:name="_Toc154616289"/>
      <w:r>
        <w:rPr>
          <w:lang w:val="en-US"/>
        </w:rPr>
        <w:t>Issues</w:t>
      </w:r>
      <w:bookmarkEnd w:id="38"/>
    </w:p>
    <w:p w14:paraId="7B0CC430" w14:textId="6ED6D39A" w:rsidR="00C41995" w:rsidRDefault="00C41995" w:rsidP="00C41995">
      <w:pPr>
        <w:pStyle w:val="Heading2"/>
        <w:rPr>
          <w:lang w:val="en-US"/>
        </w:rPr>
      </w:pPr>
      <w:bookmarkStart w:id="39" w:name="_Integration_drift"/>
      <w:bookmarkStart w:id="40" w:name="_Toc154616290"/>
      <w:bookmarkEnd w:id="39"/>
      <w:r>
        <w:rPr>
          <w:lang w:val="en-US"/>
        </w:rPr>
        <w:t>Integration drift</w:t>
      </w:r>
      <w:bookmarkEnd w:id="40"/>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41" w:name="_Toc154616291"/>
      <w:r>
        <w:rPr>
          <w:lang w:val="en-US"/>
        </w:rPr>
        <w:t>Conclusions</w:t>
      </w:r>
      <w:bookmarkEnd w:id="41"/>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2" w:name="_Toc154616292"/>
      <w:r w:rsidRPr="000751E8">
        <w:rPr>
          <w:lang w:val="en-US"/>
        </w:rPr>
        <w:t>References</w:t>
      </w:r>
      <w:bookmarkEnd w:id="42"/>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lastRenderedPageBreak/>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3" w:name="_Toc154616293"/>
      <w:r w:rsidRPr="000751E8">
        <w:rPr>
          <w:lang w:val="en-US"/>
        </w:rPr>
        <w:t>Appendix</w:t>
      </w:r>
      <w:r w:rsidR="00067CBD">
        <w:rPr>
          <w:lang w:val="en-US"/>
        </w:rPr>
        <w:t xml:space="preserve"> I</w:t>
      </w:r>
      <w:bookmarkEnd w:id="43"/>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4" w:name="_ESP32"/>
      <w:bookmarkStart w:id="45" w:name="_Toc154616294"/>
      <w:bookmarkEnd w:id="44"/>
      <w:r>
        <w:rPr>
          <w:lang w:val="en-US"/>
        </w:rPr>
        <w:t>ESP32</w:t>
      </w:r>
      <w:bookmarkEnd w:id="45"/>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6" w:name="_Toc154616295"/>
      <w:r w:rsidRPr="000751E8">
        <w:rPr>
          <w:lang w:val="en-US"/>
        </w:rPr>
        <w:t>Quaternions</w:t>
      </w:r>
      <w:bookmarkEnd w:id="46"/>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7" w:name="_Toc154616296"/>
      <w:r>
        <w:rPr>
          <w:lang w:val="en-US"/>
        </w:rPr>
        <w:t>Pointer casting</w:t>
      </w:r>
      <w:bookmarkEnd w:id="47"/>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8" w:name="_Toc154616297"/>
      <w:r>
        <w:t>Appendix II</w:t>
      </w:r>
      <w:bookmarkEnd w:id="48"/>
    </w:p>
    <w:p w14:paraId="271D5E04" w14:textId="77777777" w:rsidR="00464985" w:rsidRDefault="00464985" w:rsidP="00464985"/>
    <w:p w14:paraId="7A14F5DC" w14:textId="689738A6" w:rsidR="00464985" w:rsidRDefault="00464985" w:rsidP="00464985">
      <w:pPr>
        <w:pStyle w:val="Heading2"/>
      </w:pPr>
      <w:bookmarkStart w:id="49" w:name="_CDDPG_Agent:"/>
      <w:bookmarkStart w:id="50" w:name="_Toc154616298"/>
      <w:bookmarkEnd w:id="49"/>
      <w:r>
        <w:t>CDDPG Agent:</w:t>
      </w:r>
      <w:bookmarkEnd w:id="50"/>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5C695" w14:textId="77777777" w:rsidR="00CC460F" w:rsidRDefault="00CC460F" w:rsidP="00D83C18">
      <w:pPr>
        <w:spacing w:after="0" w:line="240" w:lineRule="auto"/>
      </w:pPr>
      <w:r>
        <w:separator/>
      </w:r>
    </w:p>
  </w:endnote>
  <w:endnote w:type="continuationSeparator" w:id="0">
    <w:p w14:paraId="6A849824" w14:textId="77777777" w:rsidR="00CC460F" w:rsidRDefault="00CC460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E0C78" w14:textId="77777777" w:rsidR="00CC460F" w:rsidRDefault="00CC460F" w:rsidP="00D83C18">
      <w:pPr>
        <w:spacing w:after="0" w:line="240" w:lineRule="auto"/>
      </w:pPr>
      <w:r>
        <w:separator/>
      </w:r>
    </w:p>
  </w:footnote>
  <w:footnote w:type="continuationSeparator" w:id="0">
    <w:p w14:paraId="57506630" w14:textId="77777777" w:rsidR="00CC460F" w:rsidRDefault="00CC460F" w:rsidP="00D83C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21F8"/>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C394D"/>
    <w:rsid w:val="006D5CF4"/>
    <w:rsid w:val="006E00E4"/>
    <w:rsid w:val="006E460B"/>
    <w:rsid w:val="00705992"/>
    <w:rsid w:val="00705EF1"/>
    <w:rsid w:val="007473A9"/>
    <w:rsid w:val="00752EFF"/>
    <w:rsid w:val="00753F2B"/>
    <w:rsid w:val="00756E29"/>
    <w:rsid w:val="00757114"/>
    <w:rsid w:val="007A6C6F"/>
    <w:rsid w:val="007C6EB4"/>
    <w:rsid w:val="007D587E"/>
    <w:rsid w:val="00824E4A"/>
    <w:rsid w:val="00826630"/>
    <w:rsid w:val="00852446"/>
    <w:rsid w:val="00862F80"/>
    <w:rsid w:val="008660B0"/>
    <w:rsid w:val="00867ADE"/>
    <w:rsid w:val="0087285A"/>
    <w:rsid w:val="008800CA"/>
    <w:rsid w:val="00881B40"/>
    <w:rsid w:val="008900C6"/>
    <w:rsid w:val="00892995"/>
    <w:rsid w:val="00897740"/>
    <w:rsid w:val="008A11A1"/>
    <w:rsid w:val="008A6A74"/>
    <w:rsid w:val="008B0C3A"/>
    <w:rsid w:val="008B3367"/>
    <w:rsid w:val="008C2BEC"/>
    <w:rsid w:val="008F565A"/>
    <w:rsid w:val="00915FE1"/>
    <w:rsid w:val="009253A6"/>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CC460F"/>
    <w:rsid w:val="00D037CD"/>
    <w:rsid w:val="00D1352B"/>
    <w:rsid w:val="00D14178"/>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4392D"/>
    <w:rsid w:val="00E458AF"/>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30</Pages>
  <Words>17141</Words>
  <Characters>97710</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5</cp:revision>
  <dcterms:created xsi:type="dcterms:W3CDTF">2023-12-11T06:30:00Z</dcterms:created>
  <dcterms:modified xsi:type="dcterms:W3CDTF">2023-12-2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